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2CAF2D6F" w:rsidR="00895354" w:rsidRDefault="008E3FD3" w:rsidP="00431CE2">
      <w:r w:rsidRPr="008E3FD3">
        <w:t xml:space="preserve">A sample of </w:t>
      </w:r>
      <w:r w:rsidR="005F1862">
        <w:t>75</w:t>
      </w:r>
      <w:r w:rsidRPr="008E3FD3">
        <w:t xml:space="preserve"> </w:t>
      </w:r>
      <w:r>
        <w:t>high school students</w:t>
      </w:r>
      <w:r w:rsidRPr="008E3FD3">
        <w:t xml:space="preserve"> and </w:t>
      </w:r>
      <w:r w:rsidR="005F1862">
        <w:t>14</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Pr="008E3FD3" w:rsidRDefault="005F1862" w:rsidP="008E3FD3">
      <w:r>
        <w:t>Algorithm ... performed best with ... accuracy, f_1 score ...</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311E772D"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00A9102F" w:rsidRPr="009E4A3B">
        <w:rPr>
          <w:color w:val="FF0000"/>
        </w:rPr>
        <w:t xml:space="preserve"> </w:t>
      </w:r>
      <w:proofErr w:type="spellStart"/>
      <w:r w:rsidR="00A9102F"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w:t>
      </w:r>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w:t>
      </w:r>
      <w:r w:rsidR="00CA47C8">
        <w:lastRenderedPageBreak/>
        <w:t>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1" w:name="_Ref148335758"/>
      <w:r>
        <w:t xml:space="preserve">Figure </w:t>
      </w:r>
      <w:r>
        <w:fldChar w:fldCharType="begin"/>
      </w:r>
      <w:r>
        <w:instrText xml:space="preserve"> SEQ Figure \* ARABIC </w:instrText>
      </w:r>
      <w:r>
        <w:fldChar w:fldCharType="separate"/>
      </w:r>
      <w:r>
        <w:rPr>
          <w:noProof/>
        </w:rPr>
        <w:t>2</w:t>
      </w:r>
      <w:r>
        <w:rPr>
          <w:noProof/>
        </w:rPr>
        <w:fldChar w:fldCharType="end"/>
      </w:r>
      <w:bookmarkEnd w:id="1"/>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lastRenderedPageBreak/>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0CF33878" w14:textId="0D6CE1E1" w:rsidR="00431CE2" w:rsidRDefault="00431CE2" w:rsidP="00DD4B40">
      <w:pPr>
        <w:pStyle w:val="Heading2"/>
      </w:pPr>
      <w:r>
        <w:t>Empirical work</w:t>
      </w:r>
    </w:p>
    <w:p w14:paraId="1EE684C8" w14:textId="7406517C" w:rsidR="00431CE2" w:rsidRDefault="00DD4B40"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60234F48" w14:textId="58A5C38E"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5F1862">
        <w:t>(Bregant)</w:t>
      </w:r>
      <w:r>
        <w:t xml:space="preserve"> (</w:t>
      </w:r>
      <w:proofErr w:type="spellStart"/>
      <w:r>
        <w:t>accesed</w:t>
      </w:r>
      <w:proofErr w:type="spellEnd"/>
      <w:r>
        <w:t xml:space="preserve"> at ...).</w:t>
      </w:r>
      <w:r w:rsidR="005F1862">
        <w:t xml:space="preserve"> </w:t>
      </w:r>
      <w:r>
        <w:t xml:space="preserve">Sample comprised of ...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As </w:t>
      </w:r>
      <w:proofErr w:type="spellStart"/>
      <w:r>
        <w:rPr>
          <w:lang w:val="sl-SI"/>
        </w:rPr>
        <w:t>described</w:t>
      </w:r>
      <w:proofErr w:type="spellEnd"/>
      <w:r>
        <w:rPr>
          <w:lang w:val="sl-SI"/>
        </w:rPr>
        <w:t xml:space="preserve"> in table ..., </w:t>
      </w:r>
      <w:proofErr w:type="spellStart"/>
      <w:r>
        <w:rPr>
          <w:lang w:val="sl-SI"/>
        </w:rPr>
        <w:t>the</w:t>
      </w:r>
      <w:proofErr w:type="spellEnd"/>
      <w:r>
        <w:rPr>
          <w:lang w:val="sl-SI"/>
        </w:rPr>
        <w:t xml:space="preserve"> </w:t>
      </w:r>
      <w:proofErr w:type="spellStart"/>
      <w:r>
        <w:rPr>
          <w:lang w:val="sl-SI"/>
        </w:rPr>
        <w:t>important</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turned</w:t>
      </w:r>
      <w:proofErr w:type="spellEnd"/>
      <w:r>
        <w:rPr>
          <w:lang w:val="sl-SI"/>
        </w:rPr>
        <w:t xml:space="preserve"> out to be ... (</w:t>
      </w:r>
      <w:proofErr w:type="spellStart"/>
      <w:r>
        <w:rPr>
          <w:lang w:val="sl-SI"/>
        </w:rPr>
        <w:t>cite</w:t>
      </w:r>
      <w:proofErr w:type="spellEnd"/>
      <w:r>
        <w:rPr>
          <w:lang w:val="sl-SI"/>
        </w:rPr>
        <w:t>).</w:t>
      </w:r>
    </w:p>
    <w:p w14:paraId="0490F0AD" w14:textId="4421B44F" w:rsidR="00431CE2" w:rsidRDefault="00DD4B40" w:rsidP="00431CE2">
      <w:pPr>
        <w:pStyle w:val="Heading2"/>
      </w:pPr>
      <w:r>
        <w:t>Data preprocessing and data analysis</w:t>
      </w:r>
    </w:p>
    <w:p w14:paraId="02A00628" w14:textId="6A4C02C3" w:rsidR="00431CE2" w:rsidRDefault="00803AE6" w:rsidP="00431CE2">
      <w:r>
        <w:t xml:space="preserve">The gathered data was analysed using Python programming language, primarily using pandas and scikit-learn libraries. </w:t>
      </w:r>
    </w:p>
    <w:p w14:paraId="7C965CA5" w14:textId="634BE1A7" w:rsidR="00803AE6" w:rsidRDefault="005F1862" w:rsidP="00431CE2">
      <w:r>
        <w:t xml:space="preserve">Dataset was already in the form of tidy data </w:t>
      </w:r>
      <w:r w:rsidR="00E604DA">
        <w:t>(Wickham</w:t>
      </w:r>
      <w:r>
        <w:t>, Bregant</w:t>
      </w:r>
      <w:r w:rsidR="00E604DA">
        <w:t>)</w:t>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 and output variables</w:t>
      </w:r>
      <w:r w:rsidR="00ED5A33">
        <w:t xml:space="preserve"> (CITAT) and do not handle well numerical data, that is not continuous (CITAT)</w:t>
      </w:r>
      <w:r w:rsidR="00ED5A33" w:rsidRPr="00ED5A33">
        <w:t>.</w:t>
      </w:r>
    </w:p>
    <w:p w14:paraId="4EF9F08F" w14:textId="570B863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Said algorithms are capable of performing 3 state classification. Models were evaluated using 5x2-CV with stratified folds (</w:t>
      </w:r>
      <w:proofErr w:type="spellStart"/>
      <w:r>
        <w:t>citat</w:t>
      </w:r>
      <w:proofErr w:type="spellEnd"/>
      <w:r>
        <w:t xml:space="preserve"> </w:t>
      </w:r>
      <w:proofErr w:type="spellStart"/>
      <w:r>
        <w:t>zakaj</w:t>
      </w:r>
      <w:proofErr w:type="spellEnd"/>
      <w:r>
        <w:t xml:space="preserve"> to dobro)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52217365" w14:textId="77777777" w:rsidR="00085A16" w:rsidRPr="00085A16" w:rsidRDefault="00085A16" w:rsidP="00085A16">
      <w:pPr>
        <w:rPr>
          <w:lang w:val="sl-SI"/>
        </w:rPr>
      </w:pPr>
      <w:r w:rsidRPr="00085A16">
        <w:rPr>
          <w:lang w:val="sl-SI"/>
        </w:rPr>
        <w:t xml:space="preserve">&gt; </w:t>
      </w:r>
      <w:proofErr w:type="spellStart"/>
      <w:r w:rsidRPr="00085A16">
        <w:rPr>
          <w:lang w:val="sl-SI"/>
        </w:rPr>
        <w:t>Class</w:t>
      </w:r>
      <w:proofErr w:type="spellEnd"/>
      <w:r w:rsidRPr="00085A16">
        <w:rPr>
          <w:lang w:val="sl-SI"/>
        </w:rPr>
        <w:t>=1 : 5/74 (6.8%)</w:t>
      </w:r>
    </w:p>
    <w:p w14:paraId="6854D18A" w14:textId="77777777" w:rsidR="00085A16" w:rsidRPr="00085A16" w:rsidRDefault="00085A16" w:rsidP="00085A16">
      <w:pPr>
        <w:rPr>
          <w:lang w:val="sl-SI"/>
        </w:rPr>
      </w:pPr>
      <w:r w:rsidRPr="00085A16">
        <w:rPr>
          <w:lang w:val="sl-SI"/>
        </w:rPr>
        <w:t xml:space="preserve">&gt; </w:t>
      </w:r>
      <w:proofErr w:type="spellStart"/>
      <w:r w:rsidRPr="00085A16">
        <w:rPr>
          <w:lang w:val="sl-SI"/>
        </w:rPr>
        <w:t>Class</w:t>
      </w:r>
      <w:proofErr w:type="spellEnd"/>
      <w:r w:rsidRPr="00085A16">
        <w:rPr>
          <w:lang w:val="sl-SI"/>
        </w:rPr>
        <w:t>=2 : 32/74 (43.2%)</w:t>
      </w:r>
    </w:p>
    <w:p w14:paraId="70F5F60D" w14:textId="34E4CC94" w:rsidR="00085A16" w:rsidRPr="00085A16" w:rsidRDefault="00085A16" w:rsidP="002258EE">
      <w:pPr>
        <w:rPr>
          <w:lang w:val="sl-SI"/>
        </w:rPr>
      </w:pPr>
      <w:r w:rsidRPr="00085A16">
        <w:rPr>
          <w:lang w:val="sl-SI"/>
        </w:rPr>
        <w:t xml:space="preserve">&gt; </w:t>
      </w:r>
      <w:proofErr w:type="spellStart"/>
      <w:r w:rsidRPr="00085A16">
        <w:rPr>
          <w:lang w:val="sl-SI"/>
        </w:rPr>
        <w:t>Class</w:t>
      </w:r>
      <w:proofErr w:type="spellEnd"/>
      <w:r w:rsidRPr="00085A16">
        <w:rPr>
          <w:lang w:val="sl-SI"/>
        </w:rPr>
        <w:t>=3 : 37/74 (50.0%)</w:t>
      </w:r>
    </w:p>
    <w:p w14:paraId="1FABBA01" w14:textId="2495D0D6" w:rsidR="002258EE" w:rsidRDefault="002258EE" w:rsidP="002258EE">
      <w:pPr>
        <w:pStyle w:val="Heading3"/>
      </w:pPr>
      <w:r>
        <w:t>Model performance</w:t>
      </w:r>
    </w:p>
    <w:p w14:paraId="261CFC1E" w14:textId="7733E1DF" w:rsid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tbl>
      <w:tblPr>
        <w:tblStyle w:val="TableGrid"/>
        <w:tblW w:w="0" w:type="auto"/>
        <w:tblLook w:val="04A0" w:firstRow="1" w:lastRow="0" w:firstColumn="1" w:lastColumn="0" w:noHBand="0" w:noVBand="1"/>
      </w:tblPr>
      <w:tblGrid>
        <w:gridCol w:w="1812"/>
        <w:gridCol w:w="1812"/>
        <w:gridCol w:w="1812"/>
        <w:gridCol w:w="1813"/>
        <w:gridCol w:w="1813"/>
      </w:tblGrid>
      <w:tr w:rsidR="003D741C" w14:paraId="56A7114F" w14:textId="77777777" w:rsidTr="003D741C">
        <w:tc>
          <w:tcPr>
            <w:tcW w:w="1812" w:type="dxa"/>
          </w:tcPr>
          <w:p w14:paraId="4DC5E8FA" w14:textId="3CF1BE48" w:rsidR="003D741C" w:rsidRDefault="003D741C" w:rsidP="002258EE">
            <w:r>
              <w:t>Classifier</w:t>
            </w:r>
          </w:p>
        </w:tc>
        <w:tc>
          <w:tcPr>
            <w:tcW w:w="1812" w:type="dxa"/>
          </w:tcPr>
          <w:p w14:paraId="3C87AE50" w14:textId="67E6CA2A" w:rsidR="003D741C" w:rsidRDefault="003D741C" w:rsidP="002258EE">
            <w:r>
              <w:t>Accuracy</w:t>
            </w:r>
          </w:p>
        </w:tc>
        <w:tc>
          <w:tcPr>
            <w:tcW w:w="1812" w:type="dxa"/>
          </w:tcPr>
          <w:p w14:paraId="3C3717B1" w14:textId="77208695" w:rsidR="003D741C" w:rsidRDefault="003D741C" w:rsidP="002258EE">
            <w:proofErr w:type="spellStart"/>
            <w:r w:rsidRPr="003D741C">
              <w:rPr>
                <w:lang w:val="sl-SI"/>
              </w:rPr>
              <w:t>Precision</w:t>
            </w:r>
            <w:proofErr w:type="spellEnd"/>
          </w:p>
        </w:tc>
        <w:tc>
          <w:tcPr>
            <w:tcW w:w="1813" w:type="dxa"/>
          </w:tcPr>
          <w:p w14:paraId="2894B8F8" w14:textId="1A374547" w:rsidR="003D741C" w:rsidRDefault="003D741C" w:rsidP="002258EE">
            <w:proofErr w:type="spellStart"/>
            <w:r w:rsidRPr="003D741C">
              <w:rPr>
                <w:lang w:val="sl-SI"/>
              </w:rPr>
              <w:t>Recall</w:t>
            </w:r>
            <w:proofErr w:type="spellEnd"/>
          </w:p>
        </w:tc>
        <w:tc>
          <w:tcPr>
            <w:tcW w:w="1813" w:type="dxa"/>
          </w:tcPr>
          <w:p w14:paraId="6C88C97F" w14:textId="561A75A5" w:rsidR="003D741C" w:rsidRDefault="003D741C" w:rsidP="002258EE">
            <w:r w:rsidRPr="003D741C">
              <w:rPr>
                <w:lang w:val="sl-SI"/>
              </w:rPr>
              <w:t>F1-score</w:t>
            </w:r>
          </w:p>
        </w:tc>
      </w:tr>
      <w:tr w:rsidR="003D741C" w14:paraId="1A78CE01" w14:textId="77777777" w:rsidTr="003D741C">
        <w:tc>
          <w:tcPr>
            <w:tcW w:w="1812" w:type="dxa"/>
          </w:tcPr>
          <w:p w14:paraId="624FED6C" w14:textId="6377CA61" w:rsidR="003D741C" w:rsidRPr="003D741C" w:rsidRDefault="003D741C" w:rsidP="003D741C">
            <w:pPr>
              <w:spacing w:after="160" w:line="259" w:lineRule="auto"/>
              <w:rPr>
                <w:lang w:val="sl-SI"/>
              </w:rPr>
            </w:pPr>
            <w:proofErr w:type="spellStart"/>
            <w:r w:rsidRPr="003D741C">
              <w:rPr>
                <w:lang w:val="sl-SI"/>
              </w:rPr>
              <w:lastRenderedPageBreak/>
              <w:t>Naive</w:t>
            </w:r>
            <w:proofErr w:type="spellEnd"/>
            <w:r w:rsidRPr="003D741C">
              <w:rPr>
                <w:lang w:val="sl-SI"/>
              </w:rPr>
              <w:t xml:space="preserve"> </w:t>
            </w:r>
            <w:proofErr w:type="spellStart"/>
            <w:r w:rsidRPr="003D741C">
              <w:rPr>
                <w:lang w:val="sl-SI"/>
              </w:rPr>
              <w:t>Bayes</w:t>
            </w:r>
            <w:proofErr w:type="spellEnd"/>
          </w:p>
        </w:tc>
        <w:tc>
          <w:tcPr>
            <w:tcW w:w="1812" w:type="dxa"/>
          </w:tcPr>
          <w:p w14:paraId="2F542D64" w14:textId="139508AD" w:rsidR="003D741C" w:rsidRDefault="003D741C" w:rsidP="002258EE">
            <w:r>
              <w:t>0.38</w:t>
            </w:r>
          </w:p>
        </w:tc>
        <w:tc>
          <w:tcPr>
            <w:tcW w:w="1812" w:type="dxa"/>
          </w:tcPr>
          <w:p w14:paraId="4B5E110C" w14:textId="217E76C1" w:rsidR="003D741C" w:rsidRDefault="003D741C" w:rsidP="002258EE">
            <w:r>
              <w:t>0.36</w:t>
            </w:r>
          </w:p>
        </w:tc>
        <w:tc>
          <w:tcPr>
            <w:tcW w:w="1813" w:type="dxa"/>
          </w:tcPr>
          <w:p w14:paraId="72C0CA47" w14:textId="136FB89A" w:rsidR="003D741C" w:rsidRDefault="003D741C" w:rsidP="002258EE">
            <w:r>
              <w:t>0.45</w:t>
            </w:r>
          </w:p>
        </w:tc>
        <w:tc>
          <w:tcPr>
            <w:tcW w:w="1813" w:type="dxa"/>
          </w:tcPr>
          <w:p w14:paraId="691D0C96" w14:textId="7C2D2E41" w:rsidR="003D741C" w:rsidRDefault="003D741C" w:rsidP="002258EE">
            <w:r>
              <w:t>0.32</w:t>
            </w:r>
          </w:p>
        </w:tc>
      </w:tr>
      <w:tr w:rsidR="003D741C" w14:paraId="0D238DB7" w14:textId="77777777" w:rsidTr="003D741C">
        <w:tc>
          <w:tcPr>
            <w:tcW w:w="1812" w:type="dxa"/>
          </w:tcPr>
          <w:p w14:paraId="2783CB57" w14:textId="0A3A8E97" w:rsidR="003D741C" w:rsidRDefault="003D741C" w:rsidP="002258EE">
            <w:r>
              <w:t>...</w:t>
            </w:r>
          </w:p>
        </w:tc>
        <w:tc>
          <w:tcPr>
            <w:tcW w:w="1812" w:type="dxa"/>
          </w:tcPr>
          <w:p w14:paraId="061C8D52" w14:textId="77777777" w:rsidR="003D741C" w:rsidRDefault="003D741C" w:rsidP="002258EE"/>
        </w:tc>
        <w:tc>
          <w:tcPr>
            <w:tcW w:w="1812" w:type="dxa"/>
          </w:tcPr>
          <w:p w14:paraId="1066258F" w14:textId="77777777" w:rsidR="003D741C" w:rsidRDefault="003D741C" w:rsidP="002258EE"/>
        </w:tc>
        <w:tc>
          <w:tcPr>
            <w:tcW w:w="1813" w:type="dxa"/>
          </w:tcPr>
          <w:p w14:paraId="39BB9D37" w14:textId="77777777" w:rsidR="003D741C" w:rsidRDefault="003D741C" w:rsidP="002258EE"/>
        </w:tc>
        <w:tc>
          <w:tcPr>
            <w:tcW w:w="1813" w:type="dxa"/>
          </w:tcPr>
          <w:p w14:paraId="6D8B1EA5" w14:textId="77777777" w:rsidR="003D741C" w:rsidRDefault="003D741C" w:rsidP="002258EE"/>
        </w:tc>
      </w:tr>
      <w:tr w:rsidR="003D741C" w14:paraId="181A58C6" w14:textId="77777777" w:rsidTr="003D741C">
        <w:tc>
          <w:tcPr>
            <w:tcW w:w="1812" w:type="dxa"/>
          </w:tcPr>
          <w:p w14:paraId="28005D01" w14:textId="77777777" w:rsidR="003D741C" w:rsidRDefault="003D741C" w:rsidP="002258EE"/>
        </w:tc>
        <w:tc>
          <w:tcPr>
            <w:tcW w:w="1812" w:type="dxa"/>
          </w:tcPr>
          <w:p w14:paraId="30FCB9B2" w14:textId="77777777" w:rsidR="003D741C" w:rsidRDefault="003D741C" w:rsidP="002258EE"/>
        </w:tc>
        <w:tc>
          <w:tcPr>
            <w:tcW w:w="1812" w:type="dxa"/>
          </w:tcPr>
          <w:p w14:paraId="6A6C9C55" w14:textId="77777777" w:rsidR="003D741C" w:rsidRDefault="003D741C" w:rsidP="002258EE"/>
        </w:tc>
        <w:tc>
          <w:tcPr>
            <w:tcW w:w="1813" w:type="dxa"/>
          </w:tcPr>
          <w:p w14:paraId="63B64B55" w14:textId="77777777" w:rsidR="003D741C" w:rsidRDefault="003D741C" w:rsidP="002258EE"/>
        </w:tc>
        <w:tc>
          <w:tcPr>
            <w:tcW w:w="1813" w:type="dxa"/>
          </w:tcPr>
          <w:p w14:paraId="6374EFA4" w14:textId="77777777" w:rsidR="003D741C" w:rsidRDefault="003D741C" w:rsidP="002258EE"/>
        </w:tc>
      </w:tr>
      <w:tr w:rsidR="003D741C" w14:paraId="57A934E4" w14:textId="77777777" w:rsidTr="003D741C">
        <w:tc>
          <w:tcPr>
            <w:tcW w:w="1812" w:type="dxa"/>
          </w:tcPr>
          <w:p w14:paraId="45CC5083" w14:textId="77777777" w:rsidR="003D741C" w:rsidRDefault="003D741C" w:rsidP="002258EE"/>
        </w:tc>
        <w:tc>
          <w:tcPr>
            <w:tcW w:w="1812" w:type="dxa"/>
          </w:tcPr>
          <w:p w14:paraId="4A398E5A" w14:textId="77777777" w:rsidR="003D741C" w:rsidRDefault="003D741C" w:rsidP="002258EE"/>
        </w:tc>
        <w:tc>
          <w:tcPr>
            <w:tcW w:w="1812" w:type="dxa"/>
          </w:tcPr>
          <w:p w14:paraId="1D16E797" w14:textId="77777777" w:rsidR="003D741C" w:rsidRDefault="003D741C" w:rsidP="002258EE"/>
        </w:tc>
        <w:tc>
          <w:tcPr>
            <w:tcW w:w="1813" w:type="dxa"/>
          </w:tcPr>
          <w:p w14:paraId="12BF5DFB" w14:textId="77777777" w:rsidR="003D741C" w:rsidRDefault="003D741C" w:rsidP="002258EE"/>
        </w:tc>
        <w:tc>
          <w:tcPr>
            <w:tcW w:w="1813" w:type="dxa"/>
          </w:tcPr>
          <w:p w14:paraId="52851CA8" w14:textId="77777777" w:rsidR="003D741C" w:rsidRDefault="003D741C" w:rsidP="002258EE"/>
        </w:tc>
      </w:tr>
    </w:tbl>
    <w:p w14:paraId="6340D30F" w14:textId="77777777" w:rsidR="003D741C" w:rsidRDefault="003D741C" w:rsidP="002258EE"/>
    <w:p w14:paraId="0539F001" w14:textId="77777777" w:rsidR="003D741C" w:rsidRDefault="003D741C" w:rsidP="002258EE"/>
    <w:p w14:paraId="3A37F50D" w14:textId="5E8F3C24" w:rsidR="004678D0" w:rsidRPr="002258EE" w:rsidRDefault="003D741C" w:rsidP="002258EE">
      <w:r>
        <w:rPr>
          <w:noProof/>
        </w:rPr>
        <w:drawing>
          <wp:inline distT="0" distB="0" distL="0" distR="0" wp14:anchorId="1F05E3E1" wp14:editId="037CF99F">
            <wp:extent cx="3937000" cy="2612515"/>
            <wp:effectExtent l="0" t="0" r="6350" b="0"/>
            <wp:docPr id="1548946855" name="Picture 1" descr="A group of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946855" name="Picture 1" descr="A group of blue squares with white tex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41583" cy="2615556"/>
                    </a:xfrm>
                    <a:prstGeom prst="rect">
                      <a:avLst/>
                    </a:prstGeom>
                    <a:noFill/>
                    <a:ln>
                      <a:noFill/>
                    </a:ln>
                  </pic:spPr>
                </pic:pic>
              </a:graphicData>
            </a:graphic>
          </wp:inline>
        </w:drawing>
      </w:r>
    </w:p>
    <w:p w14:paraId="2F732BB5" w14:textId="7B5D979B" w:rsidR="002318AF" w:rsidRDefault="002318AF" w:rsidP="002318A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00"/>
    <w:family w:val="roman"/>
    <w:notTrueType/>
    <w:pitch w:val="default"/>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85A16"/>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4806"/>
    <w:rsid w:val="003D741C"/>
    <w:rsid w:val="003F05C4"/>
    <w:rsid w:val="003F0DE5"/>
    <w:rsid w:val="00402600"/>
    <w:rsid w:val="00411BA5"/>
    <w:rsid w:val="00414611"/>
    <w:rsid w:val="004208F5"/>
    <w:rsid w:val="00423309"/>
    <w:rsid w:val="00425AA9"/>
    <w:rsid w:val="00431CE2"/>
    <w:rsid w:val="004556DE"/>
    <w:rsid w:val="00463753"/>
    <w:rsid w:val="004678D0"/>
    <w:rsid w:val="004827D0"/>
    <w:rsid w:val="00483D35"/>
    <w:rsid w:val="00490C27"/>
    <w:rsid w:val="00491CB8"/>
    <w:rsid w:val="004B3188"/>
    <w:rsid w:val="004C1300"/>
    <w:rsid w:val="004E06AF"/>
    <w:rsid w:val="004E1393"/>
    <w:rsid w:val="004F4CEA"/>
    <w:rsid w:val="00511121"/>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36C2"/>
    <w:rsid w:val="00A24D62"/>
    <w:rsid w:val="00A2678E"/>
    <w:rsid w:val="00A54500"/>
    <w:rsid w:val="00A66FE6"/>
    <w:rsid w:val="00A9102F"/>
    <w:rsid w:val="00A963E5"/>
    <w:rsid w:val="00AA2918"/>
    <w:rsid w:val="00AA3588"/>
    <w:rsid w:val="00AA471E"/>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D4B40"/>
    <w:rsid w:val="00DE1474"/>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0</TotalTime>
  <Pages>7</Pages>
  <Words>4848</Words>
  <Characters>27638</Characters>
  <Application>Microsoft Office Word</Application>
  <DocSecurity>0</DocSecurity>
  <Lines>230</Lines>
  <Paragraphs>6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8</cp:revision>
  <cp:lastPrinted>2023-09-30T17:21:00Z</cp:lastPrinted>
  <dcterms:created xsi:type="dcterms:W3CDTF">2023-09-23T17:00:00Z</dcterms:created>
  <dcterms:modified xsi:type="dcterms:W3CDTF">2023-12-0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